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590" w:rsidRDefault="00F9192F">
      <w:r>
        <w:t xml:space="preserve">Mapping Scotland’s Sickening: Using Lexis Surface Visualisations to compare mortality patterns between populations </w:t>
      </w:r>
    </w:p>
    <w:p w:rsidR="00F9192F" w:rsidRDefault="00F9192F" w:rsidP="00F9192F">
      <w:pPr>
        <w:pStyle w:val="Heading1"/>
      </w:pPr>
      <w:r>
        <w:t xml:space="preserve">Abstract </w:t>
      </w:r>
    </w:p>
    <w:p w:rsidR="00F9192F" w:rsidRPr="00F9192F" w:rsidRDefault="00F9192F" w:rsidP="00F9192F"/>
    <w:p w:rsidR="00F9192F" w:rsidRDefault="00F9192F" w:rsidP="00F9192F">
      <w:pPr>
        <w:pStyle w:val="Heading1"/>
      </w:pPr>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223926">
      <w:pPr>
        <w:pStyle w:val="Heading2"/>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D7458">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to suggest the effects of austerity are to blame, and for actuarial models to be revised substantially. </w:t>
      </w:r>
      <w:r w:rsidR="00BD7458">
        <w:fldChar w:fldCharType="begin" w:fldLock="1"/>
      </w:r>
      <w:r w:rsidR="00BD7458">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noteIndex" : 0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xml:space="preserve">, but more complicated and unpredictable at other ages. After around the age of 50, the risk of dying in the next </w:t>
      </w:r>
      <w:r>
        <w:lastRenderedPageBreak/>
        <w:t>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4773EF">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noteIndex" : 0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4773E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noteIndex" : 0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appears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86437C">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noteIndex" : 0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86437C">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noteIndex" : 0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86437C">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noteIndex" : 0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677269">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noteIndex" : 0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AC6572">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noteIndex" : 0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AC6572">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noteIndex" : 0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lastRenderedPageBreak/>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noteIndex" : 0 }, "schema" : "https://github.com/citation-style-language/schema/raw/master/csl-citation.json" }</w:instrText>
      </w:r>
      <w:r w:rsidR="00DA5C07">
        <w:fldChar w:fldCharType="separate"/>
      </w:r>
      <w:r w:rsidR="007B12FE" w:rsidRPr="007B12FE">
        <w:rPr>
          <w:noProof/>
        </w:rPr>
        <w:t>(Almond, 2006; J Minton, Vanderbloemen, &amp; Dorling, 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DA5C07">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noteIndex" : 0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DA5C07">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noteIndex" : 0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DA5C07">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noteIndex" : 0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noteIndex" : 0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266EE7">
      <w:pPr>
        <w:pStyle w:val="Heading2"/>
      </w:pPr>
      <w:r>
        <w:t xml:space="preserve">Thinking in </w:t>
      </w:r>
      <w:r>
        <w:t>surfaces</w:t>
      </w:r>
      <w:r>
        <w:t xml:space="preserve">: </w:t>
      </w:r>
      <w:r>
        <w:t>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et al., 2013)", "plainTextFormattedCitation" : "(J Minton et al., 2013)", "previouslyFormattedCitation" : "(J Minton et al., 2013)" }, "properties" : { "noteIndex" : 3 }, "schema" : "https://github.com/citation-style-language/schema/raw/master/csl-citation.json" }</w:instrText>
      </w:r>
      <w:r w:rsidR="00FF2B93">
        <w:fldChar w:fldCharType="separate"/>
      </w:r>
      <w:r w:rsidR="007B12FE" w:rsidRPr="007B12FE">
        <w:rPr>
          <w:noProof/>
        </w:rPr>
        <w:t>(J Minton et al., 2013)</w:t>
      </w:r>
      <w:r w:rsidR="00FF2B93">
        <w:fldChar w:fldCharType="end"/>
      </w:r>
      <w:r w:rsidR="00FF2B93">
        <w:t xml:space="preserve"> but their use in demography dates back at least to the 1980s, </w:t>
      </w:r>
      <w:r w:rsidR="00FF2B93">
        <w:fldChar w:fldCharType="begin" w:fldLock="1"/>
      </w:r>
      <w:r w:rsidR="00FF2B93">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noteIndex" : 3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FF2B93">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noteIndex" : 0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t xml:space="preserve">Figure </w:t>
      </w:r>
      <w:r>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D26429">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noteIndex" : 0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w:t>
      </w:r>
      <w:r w:rsidR="006F31AC">
        <w:lastRenderedPageBreak/>
        <w:t xml:space="preserve">demonstrating links between low birthweight and a range of early onset morbidities in adulthood. </w:t>
      </w:r>
      <w:r w:rsidR="006F31AC">
        <w:fldChar w:fldCharType="begin" w:fldLock="1"/>
      </w:r>
      <w:r w:rsidR="00EF6770">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noteIndex" : 0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EF6770">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noteIndex" : 0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persistently elevated hazards of suicides and drug-related deaths throughout the later life-course. </w:t>
      </w:r>
      <w:r w:rsidR="00EF6770">
        <w:fldChar w:fldCharType="begin" w:fldLock="1"/>
      </w:r>
      <w:r w:rsidR="007B12FE">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 Parkinson, Minton, Lewsey, Bouttell, &amp; McCartney, 2017a, 2017b)", "plainTextFormattedCitation" : "(J Minton, 2017; Parkinson, Minton, Lewsey, Bouttell, &amp; McCartney, 2017a, 2017b)", "previouslyFormattedCitation" : "(J Minton, 2017; Parkinson, Minton, Lewsey, Bouttell, &amp; McCartney, 2017a, 2017b)" }, "properties" : { "noteIndex" : 0 }, "schema" : "https://github.com/citation-style-language/schema/raw/master/csl-citation.json" }</w:instrText>
      </w:r>
      <w:r w:rsidR="00EF6770">
        <w:fldChar w:fldCharType="separate"/>
      </w:r>
      <w:r w:rsidR="007B12FE" w:rsidRPr="007B12FE">
        <w:rPr>
          <w:noProof/>
        </w:rPr>
        <w:t>(J Minton, 2017;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t xml:space="preserve">Figure </w:t>
      </w:r>
      <w:r>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2562D5">
        <w:t xml:space="preserve">Figure </w:t>
      </w:r>
      <w:r w:rsidR="002562D5">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lastRenderedPageBreak/>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0" w:name="_Ref498608889"/>
      <w:r>
        <w:t xml:space="preserve">Figure </w:t>
      </w:r>
      <w:fldSimple w:instr=" SEQ Figure \* ARABIC ">
        <w:r>
          <w:rPr>
            <w:noProof/>
          </w:rPr>
          <w:t>1</w:t>
        </w:r>
      </w:fldSimple>
      <w:bookmarkEnd w:id="0"/>
      <w:r>
        <w:t xml:space="preserve"> Lexis surface illustrations</w:t>
      </w:r>
    </w:p>
    <w:p w:rsidR="00FF2B93" w:rsidRPr="00266EE7" w:rsidRDefault="00FF2B93" w:rsidP="00266EE7"/>
    <w:p w:rsidR="00476CD4" w:rsidRDefault="002562D5" w:rsidP="002562D5">
      <w:pPr>
        <w:pStyle w:val="Heading1"/>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66275A">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noteIndex" : 5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differences of A/B and B/A will therefore be of the same shade, with A/B appearing as blue as B/A appears red. (For example, 10 and </w:t>
      </w:r>
      <w:r w:rsidR="0066275A">
        <w:t>0.1</w:t>
      </w:r>
      <w:r w:rsidR="00D41152">
        <w:t xml:space="preserve"> can be </w:t>
      </w:r>
      <w:r w:rsidR="00D41152">
        <w:lastRenderedPageBreak/>
        <w:t>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66275A" w:rsidRPr="00D41152"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Using colour and shade alone often creates a different interpretative risk, however, as illustrated in the famous </w:t>
      </w:r>
      <w:proofErr w:type="spellStart"/>
      <w:r w:rsidR="00E818B1">
        <w:t>Checkershadow</w:t>
      </w:r>
      <w:proofErr w:type="spellEnd"/>
      <w:r w:rsidR="00E818B1">
        <w:t xml:space="preserve"> Illusion, in which two equally dark grey cells either light if surrounded by darker cells, or dark if surrounded by lighter cells, highlighting the perceptual challenge of correctly decoding specific values from slight variations in cell shade. </w:t>
      </w:r>
      <w:r w:rsidR="00E818B1">
        <w:fldChar w:fldCharType="begin" w:fldLock="1"/>
      </w:r>
      <w:r w:rsidR="00E818B1">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noteIndex" : 0 }, "schema" : "https://github.com/citation-style-language/schema/raw/master/csl-citation.json" }</w:instrText>
      </w:r>
      <w:r w:rsidR="00E818B1">
        <w:fldChar w:fldCharType="separate"/>
      </w:r>
      <w:r w:rsidR="00E818B1" w:rsidRPr="00E818B1">
        <w:rPr>
          <w:noProof/>
        </w:rPr>
        <w:t>(Jonathan Minton, 2014)</w:t>
      </w:r>
      <w:r w:rsidR="00E818B1">
        <w:fldChar w:fldCharType="end"/>
      </w:r>
      <w:r w:rsidR="00E818B1">
        <w:t xml:space="preserve"> To reduce </w:t>
      </w:r>
      <w:r w:rsidR="00AA1590">
        <w:t xml:space="preserve">the risk of incorrectly </w:t>
      </w:r>
      <w:bookmarkStart w:id="1" w:name="_GoBack"/>
      <w:bookmarkEnd w:id="1"/>
    </w:p>
    <w:p w:rsidR="002562D5" w:rsidRDefault="002562D5" w:rsidP="002562D5">
      <w:pPr>
        <w:pStyle w:val="Heading2"/>
      </w:pPr>
      <w:r>
        <w:t xml:space="preserve">Source of data </w:t>
      </w:r>
    </w:p>
    <w:p w:rsidR="002562D5" w:rsidRDefault="002562D5" w:rsidP="002562D5">
      <w:pPr>
        <w:pStyle w:val="Heading2"/>
      </w:pPr>
      <w:r>
        <w:t xml:space="preserve">Preparation of Data </w:t>
      </w:r>
    </w:p>
    <w:p w:rsidR="002562D5" w:rsidRDefault="002562D5" w:rsidP="002562D5">
      <w:pPr>
        <w:pStyle w:val="Heading3"/>
      </w:pPr>
      <w:r>
        <w:t>Unsmoothed</w:t>
      </w:r>
    </w:p>
    <w:p w:rsidR="002562D5" w:rsidRDefault="002562D5" w:rsidP="002562D5">
      <w:pPr>
        <w:pStyle w:val="Heading2"/>
      </w:pPr>
      <w:r>
        <w:t>Choice of Colour Schemes</w:t>
      </w:r>
    </w:p>
    <w:p w:rsidR="002562D5" w:rsidRDefault="002562D5" w:rsidP="002562D5">
      <w:pPr>
        <w:pStyle w:val="Heading3"/>
      </w:pPr>
      <w:r>
        <w:t>SLP</w:t>
      </w:r>
    </w:p>
    <w:p w:rsidR="002562D5" w:rsidRDefault="002562D5" w:rsidP="002562D5">
      <w:pPr>
        <w:pStyle w:val="Heading4"/>
      </w:pPr>
      <w:r>
        <w:t>Paired Colour scheme</w:t>
      </w:r>
    </w:p>
    <w:p w:rsidR="002562D5" w:rsidRDefault="002562D5" w:rsidP="002562D5">
      <w:pPr>
        <w:pStyle w:val="Heading3"/>
      </w:pPr>
      <w:r>
        <w:t>CLP</w:t>
      </w:r>
    </w:p>
    <w:p w:rsidR="002562D5" w:rsidRPr="00F9192F" w:rsidRDefault="002562D5" w:rsidP="002562D5">
      <w:pPr>
        <w:pStyle w:val="Heading4"/>
      </w:pPr>
      <w:r>
        <w:t>Balanced Colour: Magnitude and Colour</w:t>
      </w:r>
    </w:p>
    <w:p w:rsidR="002562D5" w:rsidRPr="002562D5" w:rsidRDefault="002562D5" w:rsidP="002562D5"/>
    <w:p w:rsidR="00D80BE9" w:rsidRDefault="00D80BE9" w:rsidP="00F9192F">
      <w:pPr>
        <w:pStyle w:val="Heading2"/>
      </w:pPr>
      <w:r>
        <w:lastRenderedPageBreak/>
        <w:t>Scottish Disadvantage</w:t>
      </w:r>
    </w:p>
    <w:p w:rsidR="00557F8F" w:rsidRDefault="00557F8F" w:rsidP="00D80BE9">
      <w:pPr>
        <w:pStyle w:val="Heading3"/>
      </w:pPr>
      <w:r>
        <w:t>Age groups</w:t>
      </w:r>
    </w:p>
    <w:p w:rsidR="00D80BE9" w:rsidRDefault="00D80BE9" w:rsidP="00557F8F">
      <w:pPr>
        <w:pStyle w:val="Heading4"/>
      </w:pPr>
      <w:r>
        <w:t>Older Age</w:t>
      </w:r>
    </w:p>
    <w:p w:rsidR="00D80BE9" w:rsidRDefault="00D80BE9" w:rsidP="00557F8F">
      <w:pPr>
        <w:pStyle w:val="Heading4"/>
      </w:pPr>
      <w:r>
        <w:t>Younger Age</w:t>
      </w:r>
    </w:p>
    <w:p w:rsidR="00F9192F" w:rsidRDefault="00F9192F" w:rsidP="00F9192F">
      <w:pPr>
        <w:pStyle w:val="Heading2"/>
      </w:pPr>
      <w:r>
        <w:t xml:space="preserve">Healthy ageing </w:t>
      </w:r>
    </w:p>
    <w:p w:rsidR="00557F8F" w:rsidRDefault="00557F8F" w:rsidP="00557F8F">
      <w:pPr>
        <w:pStyle w:val="Heading3"/>
      </w:pPr>
      <w:r>
        <w:t>Compression of Mortality</w:t>
      </w:r>
    </w:p>
    <w:p w:rsidR="00557F8F" w:rsidRDefault="00557F8F" w:rsidP="00557F8F">
      <w:pPr>
        <w:pStyle w:val="Heading3"/>
      </w:pPr>
      <w:r>
        <w:t>Compression of Morbidity</w:t>
      </w:r>
    </w:p>
    <w:p w:rsidR="00F9192F" w:rsidRDefault="00F9192F" w:rsidP="00F9192F">
      <w:pPr>
        <w:pStyle w:val="Heading2"/>
      </w:pPr>
      <w:r>
        <w:t xml:space="preserve">Life course </w:t>
      </w:r>
    </w:p>
    <w:p w:rsidR="00557F8F" w:rsidRDefault="00557F8F" w:rsidP="00557F8F">
      <w:pPr>
        <w:pStyle w:val="Heading3"/>
      </w:pPr>
      <w:r>
        <w:t>Life course stages</w:t>
      </w:r>
    </w:p>
    <w:p w:rsidR="00557F8F" w:rsidRDefault="00557F8F" w:rsidP="00557F8F">
      <w:pPr>
        <w:pStyle w:val="Heading4"/>
      </w:pPr>
      <w:r>
        <w:t>Infancy</w:t>
      </w:r>
    </w:p>
    <w:p w:rsidR="00557F8F" w:rsidRDefault="00557F8F" w:rsidP="00557F8F">
      <w:pPr>
        <w:pStyle w:val="Heading4"/>
      </w:pPr>
      <w:r>
        <w:t>Adulthood</w:t>
      </w:r>
    </w:p>
    <w:p w:rsidR="00557F8F" w:rsidRDefault="00557F8F" w:rsidP="00557F8F">
      <w:pPr>
        <w:pStyle w:val="Heading4"/>
      </w:pPr>
      <w:r>
        <w:t>Senescence</w:t>
      </w:r>
    </w:p>
    <w:p w:rsidR="00F9192F" w:rsidRDefault="00F9192F" w:rsidP="00F9192F">
      <w:pPr>
        <w:pStyle w:val="Heading3"/>
      </w:pPr>
      <w:r>
        <w:t>Barker &amp; Critical Period</w:t>
      </w:r>
    </w:p>
    <w:p w:rsidR="00F9192F" w:rsidRDefault="00F9192F" w:rsidP="00F9192F">
      <w:pPr>
        <w:pStyle w:val="Heading2"/>
      </w:pPr>
      <w:r>
        <w:t xml:space="preserve">Different model types </w:t>
      </w:r>
    </w:p>
    <w:p w:rsidR="00D80BE9" w:rsidRDefault="00D80BE9" w:rsidP="00F9192F">
      <w:pPr>
        <w:pStyle w:val="Heading3"/>
      </w:pPr>
      <w:r>
        <w:t>Life Expectancies</w:t>
      </w:r>
    </w:p>
    <w:p w:rsidR="00D80BE9" w:rsidRDefault="00D80BE9" w:rsidP="00D80BE9">
      <w:pPr>
        <w:pStyle w:val="Heading4"/>
      </w:pPr>
      <w:r>
        <w:t>Conditional and Unconditional</w:t>
      </w:r>
    </w:p>
    <w:p w:rsidR="00D80BE9" w:rsidRDefault="00D80BE9" w:rsidP="00D80BE9">
      <w:pPr>
        <w:pStyle w:val="Heading4"/>
      </w:pPr>
      <w:r>
        <w:t>Period or Cohort</w:t>
      </w:r>
    </w:p>
    <w:p w:rsidR="00D80BE9" w:rsidRDefault="00D80BE9" w:rsidP="00D80BE9">
      <w:pPr>
        <w:pStyle w:val="Heading4"/>
      </w:pPr>
      <w:r>
        <w:t>Extrapolation if Cohort</w:t>
      </w:r>
    </w:p>
    <w:p w:rsidR="00F9192F" w:rsidRDefault="00F9192F" w:rsidP="00F9192F">
      <w:pPr>
        <w:pStyle w:val="Heading3"/>
      </w:pPr>
      <w:r>
        <w:t>Life course structures</w:t>
      </w:r>
    </w:p>
    <w:p w:rsidR="00F9192F" w:rsidRDefault="00F9192F" w:rsidP="00F9192F">
      <w:pPr>
        <w:pStyle w:val="Heading4"/>
      </w:pPr>
      <w:proofErr w:type="spellStart"/>
      <w:r>
        <w:t>Gompertz</w:t>
      </w:r>
      <w:proofErr w:type="spellEnd"/>
    </w:p>
    <w:p w:rsidR="00F9192F" w:rsidRDefault="00F9192F" w:rsidP="00F9192F">
      <w:pPr>
        <w:pStyle w:val="Heading4"/>
      </w:pPr>
      <w:proofErr w:type="spellStart"/>
      <w:r>
        <w:t>Gompertz-Makeham</w:t>
      </w:r>
      <w:proofErr w:type="spellEnd"/>
    </w:p>
    <w:p w:rsidR="00F9192F" w:rsidRDefault="00F9192F" w:rsidP="00F9192F">
      <w:pPr>
        <w:pStyle w:val="Heading4"/>
      </w:pPr>
      <w:r>
        <w:t>Siler</w:t>
      </w:r>
    </w:p>
    <w:p w:rsidR="00557F8F" w:rsidRDefault="00557F8F" w:rsidP="00F9192F">
      <w:pPr>
        <w:pStyle w:val="Heading4"/>
      </w:pPr>
      <w:r>
        <w:t>Non-Parametric</w:t>
      </w:r>
    </w:p>
    <w:p w:rsidR="00F9192F" w:rsidRDefault="00F9192F" w:rsidP="00F9192F">
      <w:pPr>
        <w:pStyle w:val="Heading4"/>
      </w:pPr>
      <w:proofErr w:type="spellStart"/>
      <w:r>
        <w:t>Heligman</w:t>
      </w:r>
      <w:proofErr w:type="spellEnd"/>
      <w:r>
        <w:t xml:space="preserve"> Pollard</w:t>
      </w:r>
    </w:p>
    <w:p w:rsidR="00D80BE9" w:rsidRDefault="00F9192F" w:rsidP="00F9192F">
      <w:pPr>
        <w:pStyle w:val="Heading3"/>
      </w:pPr>
      <w:r>
        <w:t xml:space="preserve">Drift Models: </w:t>
      </w:r>
    </w:p>
    <w:p w:rsidR="00F9192F" w:rsidRDefault="00F9192F" w:rsidP="00D80BE9">
      <w:pPr>
        <w:pStyle w:val="Heading4"/>
      </w:pPr>
      <w:r>
        <w:t xml:space="preserve">Lee-Carter </w:t>
      </w:r>
    </w:p>
    <w:p w:rsidR="00D80BE9" w:rsidRDefault="00D80BE9" w:rsidP="00D80BE9">
      <w:pPr>
        <w:pStyle w:val="Heading4"/>
      </w:pPr>
      <w:r>
        <w:t>Quasi-Spatial</w:t>
      </w:r>
      <w:r w:rsidR="00557F8F">
        <w:t xml:space="preserve"> (</w:t>
      </w:r>
      <w:proofErr w:type="spellStart"/>
      <w:r w:rsidR="00557F8F">
        <w:t>Girosi</w:t>
      </w:r>
      <w:proofErr w:type="spellEnd"/>
      <w:r w:rsidR="00557F8F">
        <w:t xml:space="preserve"> &amp; King)</w:t>
      </w:r>
    </w:p>
    <w:p w:rsidR="00F9192F" w:rsidRDefault="00D80BE9" w:rsidP="00F9192F">
      <w:pPr>
        <w:pStyle w:val="Heading2"/>
      </w:pPr>
      <w:r>
        <w:t xml:space="preserve">Lexis surfaces </w:t>
      </w:r>
    </w:p>
    <w:p w:rsidR="00D80BE9" w:rsidRDefault="00D80BE9" w:rsidP="00D80BE9">
      <w:pPr>
        <w:pStyle w:val="Heading3"/>
      </w:pPr>
      <w:r>
        <w:t>Concept</w:t>
      </w:r>
    </w:p>
    <w:p w:rsidR="00D80BE9" w:rsidRDefault="00D80BE9" w:rsidP="00D80BE9">
      <w:pPr>
        <w:pStyle w:val="Heading3"/>
      </w:pPr>
      <w:r>
        <w:t>Origins</w:t>
      </w:r>
    </w:p>
    <w:p w:rsidR="00D80BE9" w:rsidRDefault="00D80BE9" w:rsidP="00D80BE9">
      <w:pPr>
        <w:pStyle w:val="Heading3"/>
      </w:pPr>
      <w:r>
        <w:t>Applications</w:t>
      </w:r>
    </w:p>
    <w:p w:rsidR="00D80BE9" w:rsidRDefault="00D80BE9" w:rsidP="00D80BE9">
      <w:pPr>
        <w:pStyle w:val="Heading3"/>
      </w:pPr>
      <w:r>
        <w:t>Variants</w:t>
      </w:r>
    </w:p>
    <w:p w:rsidR="00D80BE9" w:rsidRDefault="00D80BE9" w:rsidP="00D80BE9">
      <w:pPr>
        <w:pStyle w:val="Heading2"/>
      </w:pPr>
      <w:r>
        <w:t>Ways of Reasoning about data</w:t>
      </w:r>
    </w:p>
    <w:p w:rsidR="00D80BE9" w:rsidRDefault="00D80BE9" w:rsidP="00D80BE9">
      <w:pPr>
        <w:pStyle w:val="Heading3"/>
      </w:pPr>
      <w:r>
        <w:t>Reasoning: Inductive, Deductive, Abductive</w:t>
      </w:r>
    </w:p>
    <w:p w:rsidR="00D80BE9" w:rsidRDefault="00D80BE9" w:rsidP="00D80BE9">
      <w:pPr>
        <w:pStyle w:val="Heading3"/>
      </w:pPr>
      <w:r>
        <w:t>Case-based and variable-based</w:t>
      </w:r>
    </w:p>
    <w:p w:rsidR="00D80BE9" w:rsidRDefault="00D80BE9" w:rsidP="00D80BE9">
      <w:pPr>
        <w:pStyle w:val="Heading3"/>
      </w:pPr>
      <w:r>
        <w:t>Lexis surfaces as case-based approach</w:t>
      </w:r>
    </w:p>
    <w:p w:rsidR="00D80BE9" w:rsidRDefault="00D80BE9" w:rsidP="00D80BE9">
      <w:pPr>
        <w:pStyle w:val="Heading2"/>
      </w:pPr>
      <w:r>
        <w:t>Aim</w:t>
      </w:r>
    </w:p>
    <w:p w:rsidR="00D80BE9" w:rsidRDefault="00D80BE9" w:rsidP="00D80BE9">
      <w:pPr>
        <w:pStyle w:val="Heading3"/>
      </w:pPr>
      <w:r>
        <w:t>Use Lexis surfaces to apply case-based reasoning to populations, and population comparisons</w:t>
      </w:r>
    </w:p>
    <w:p w:rsidR="00D80BE9" w:rsidRDefault="00D80BE9" w:rsidP="00D80BE9">
      <w:pPr>
        <w:pStyle w:val="Heading3"/>
      </w:pPr>
      <w:r>
        <w:t>To understand accumulation of Scottish disadvantage over the life course</w:t>
      </w:r>
    </w:p>
    <w:p w:rsidR="00D80BE9" w:rsidRDefault="00D80BE9" w:rsidP="00D80BE9">
      <w:pPr>
        <w:pStyle w:val="Heading3"/>
      </w:pPr>
      <w:r>
        <w:lastRenderedPageBreak/>
        <w:t>To understand additional selected phenomena</w:t>
      </w:r>
    </w:p>
    <w:p w:rsidR="00F9192F" w:rsidRDefault="00F9192F" w:rsidP="00F9192F">
      <w:pPr>
        <w:pStyle w:val="Heading1"/>
      </w:pPr>
      <w:r>
        <w:t>Results</w:t>
      </w:r>
    </w:p>
    <w:p w:rsidR="00F9192F" w:rsidRDefault="00F9192F" w:rsidP="00F9192F">
      <w:pPr>
        <w:pStyle w:val="Heading2"/>
      </w:pPr>
      <w:r>
        <w:t>Lexis Plots of the British Isles</w:t>
      </w:r>
    </w:p>
    <w:p w:rsidR="00F9192F" w:rsidRDefault="00F9192F" w:rsidP="00F9192F">
      <w:pPr>
        <w:pStyle w:val="Heading2"/>
      </w:pPr>
      <w:r>
        <w:t>Comparative Level Plot: Scotland and its Neighbours</w:t>
      </w:r>
    </w:p>
    <w:p w:rsidR="00F9192F" w:rsidRDefault="00F9192F" w:rsidP="00F9192F">
      <w:pPr>
        <w:pStyle w:val="Heading2"/>
      </w:pPr>
      <w:r>
        <w:t>Lexis Plots of other populations</w:t>
      </w:r>
    </w:p>
    <w:p w:rsidR="00F9192F" w:rsidRDefault="00F9192F" w:rsidP="00F9192F">
      <w:pPr>
        <w:pStyle w:val="Heading2"/>
      </w:pPr>
      <w:r>
        <w:t xml:space="preserve">Comparative Level Plots: Selected Other Populations </w:t>
      </w:r>
    </w:p>
    <w:p w:rsidR="00F9192F" w:rsidRDefault="00F9192F" w:rsidP="00F9192F">
      <w:pPr>
        <w:pStyle w:val="Heading1"/>
      </w:pPr>
      <w:r>
        <w:t>Discussion</w:t>
      </w:r>
    </w:p>
    <w:p w:rsidR="00D80BE9" w:rsidRDefault="00D80BE9" w:rsidP="00D80BE9">
      <w:pPr>
        <w:pStyle w:val="Heading2"/>
      </w:pPr>
      <w:r>
        <w:t>Implications for Practice</w:t>
      </w:r>
    </w:p>
    <w:p w:rsidR="00D80BE9" w:rsidRDefault="00D80BE9" w:rsidP="00D80BE9">
      <w:pPr>
        <w:pStyle w:val="Heading3"/>
      </w:pPr>
      <w:r>
        <w:t>Conclusions regarding Scotland</w:t>
      </w:r>
    </w:p>
    <w:p w:rsidR="00D80BE9" w:rsidRDefault="00D80BE9" w:rsidP="00D80BE9">
      <w:pPr>
        <w:pStyle w:val="Heading3"/>
      </w:pPr>
      <w:r>
        <w:t>Conclusions regarding other countries</w:t>
      </w:r>
    </w:p>
    <w:p w:rsidR="00D80BE9" w:rsidRDefault="00D80BE9" w:rsidP="00D80BE9">
      <w:pPr>
        <w:pStyle w:val="Heading2"/>
      </w:pPr>
      <w:r>
        <w:t>Implications for Research</w:t>
      </w:r>
    </w:p>
    <w:p w:rsidR="00D80BE9" w:rsidRDefault="00D80BE9" w:rsidP="00D80BE9">
      <w:pPr>
        <w:pStyle w:val="Heading3"/>
      </w:pPr>
      <w:r>
        <w:t>Case-based reasoning</w:t>
      </w:r>
    </w:p>
    <w:p w:rsidR="00D80BE9" w:rsidRDefault="00D80BE9" w:rsidP="00D80BE9">
      <w:pPr>
        <w:pStyle w:val="Heading3"/>
      </w:pPr>
      <w:r>
        <w:t>Modelling approaches</w:t>
      </w:r>
    </w:p>
    <w:p w:rsidR="00D80BE9" w:rsidRDefault="00557F8F" w:rsidP="00D80BE9">
      <w:pPr>
        <w:pStyle w:val="Heading3"/>
      </w:pPr>
      <w:r>
        <w:t>Lexis surfaces in an abductive research workflow</w:t>
      </w:r>
    </w:p>
    <w:p w:rsidR="00557F8F" w:rsidRDefault="00557F8F" w:rsidP="00D80BE9">
      <w:pPr>
        <w:pStyle w:val="Heading3"/>
      </w:pPr>
      <w:r>
        <w:t>Interactive Lexis surfaces</w:t>
      </w:r>
    </w:p>
    <w:p w:rsidR="00557F8F" w:rsidRDefault="00557F8F" w:rsidP="00557F8F">
      <w:pPr>
        <w:pStyle w:val="Heading2"/>
      </w:pPr>
      <w:r>
        <w:t>Final summary</w:t>
      </w:r>
    </w:p>
    <w:sectPr w:rsidR="00557F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812E0"/>
    <w:rsid w:val="00087AB5"/>
    <w:rsid w:val="00207598"/>
    <w:rsid w:val="00210C7C"/>
    <w:rsid w:val="00223926"/>
    <w:rsid w:val="002562D5"/>
    <w:rsid w:val="00265309"/>
    <w:rsid w:val="00266EE7"/>
    <w:rsid w:val="0027428C"/>
    <w:rsid w:val="002E108B"/>
    <w:rsid w:val="002F4040"/>
    <w:rsid w:val="00327D17"/>
    <w:rsid w:val="00386E74"/>
    <w:rsid w:val="00476CD4"/>
    <w:rsid w:val="004773EF"/>
    <w:rsid w:val="00557F8F"/>
    <w:rsid w:val="00567101"/>
    <w:rsid w:val="0066275A"/>
    <w:rsid w:val="00677269"/>
    <w:rsid w:val="006E4E43"/>
    <w:rsid w:val="006F31AC"/>
    <w:rsid w:val="007B12FE"/>
    <w:rsid w:val="0086437C"/>
    <w:rsid w:val="00872B1B"/>
    <w:rsid w:val="008F2DCC"/>
    <w:rsid w:val="00981382"/>
    <w:rsid w:val="009A0220"/>
    <w:rsid w:val="009E70AD"/>
    <w:rsid w:val="00AA1590"/>
    <w:rsid w:val="00AC6572"/>
    <w:rsid w:val="00AD749B"/>
    <w:rsid w:val="00B22FC8"/>
    <w:rsid w:val="00BD7458"/>
    <w:rsid w:val="00C67F2E"/>
    <w:rsid w:val="00D26429"/>
    <w:rsid w:val="00D41152"/>
    <w:rsid w:val="00D80BE9"/>
    <w:rsid w:val="00DA5C07"/>
    <w:rsid w:val="00E818B1"/>
    <w:rsid w:val="00EF6770"/>
    <w:rsid w:val="00F15DA5"/>
    <w:rsid w:val="00F9192F"/>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A96A529-AA04-4BC9-8597-7BA5E69E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8B2F3-1905-4EF3-8BEA-42301DC84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8</Pages>
  <Words>11787</Words>
  <Characters>6718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78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dcterms:created xsi:type="dcterms:W3CDTF">2017-11-13T11:18:00Z</dcterms:created>
  <dcterms:modified xsi:type="dcterms:W3CDTF">2017-11-1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